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12240" w:type="dxa"/>
        <w:tblLayout w:type="fixed"/>
        <w:tblLook w:val="04A0" w:firstRow="1" w:lastRow="0" w:firstColumn="1" w:lastColumn="0" w:noHBand="0" w:noVBand="1"/>
      </w:tblPr>
      <w:tblGrid>
        <w:gridCol w:w="1970"/>
        <w:gridCol w:w="1716"/>
        <w:gridCol w:w="5543"/>
        <w:gridCol w:w="3011"/>
      </w:tblGrid>
      <w:tr w:rsidR="00E80DCA" w:rsidRPr="00912897" w14:paraId="63E0C550" w14:textId="77777777" w:rsidTr="002F6CA0">
        <w:tc>
          <w:tcPr>
            <w:tcW w:w="1970" w:type="dxa"/>
            <w:vAlign w:val="center"/>
          </w:tcPr>
          <w:p w14:paraId="23E71511" w14:textId="77777777" w:rsidR="00427418" w:rsidRPr="00912897" w:rsidRDefault="00427418" w:rsidP="002F6CA0">
            <w:pPr>
              <w:rPr>
                <w:rFonts w:ascii="Arial" w:hAnsi="Arial" w:cs="Arial"/>
              </w:rPr>
            </w:pPr>
          </w:p>
        </w:tc>
        <w:tc>
          <w:tcPr>
            <w:tcW w:w="1716" w:type="dxa"/>
            <w:vAlign w:val="center"/>
          </w:tcPr>
          <w:p w14:paraId="731FE020" w14:textId="77777777" w:rsidR="00427418" w:rsidRPr="00912897" w:rsidRDefault="00427418" w:rsidP="002F6CA0">
            <w:pPr>
              <w:rPr>
                <w:rFonts w:ascii="Arial" w:hAnsi="Arial" w:cs="Arial"/>
                <w:b/>
              </w:rPr>
            </w:pPr>
            <w:proofErr w:type="spellStart"/>
            <w:r w:rsidRPr="00912897">
              <w:rPr>
                <w:rFonts w:ascii="Arial" w:hAnsi="Arial" w:cs="Arial"/>
                <w:b/>
              </w:rPr>
              <w:t>Primer</w:t>
            </w:r>
            <w:proofErr w:type="spellEnd"/>
            <w:r w:rsidRPr="00912897">
              <w:rPr>
                <w:rFonts w:ascii="Arial" w:hAnsi="Arial" w:cs="Arial"/>
                <w:b/>
              </w:rPr>
              <w:t xml:space="preserve"> </w:t>
            </w:r>
            <w:proofErr w:type="spellStart"/>
            <w:r w:rsidRPr="00912897">
              <w:rPr>
                <w:rFonts w:ascii="Arial" w:hAnsi="Arial" w:cs="Arial"/>
                <w:b/>
              </w:rPr>
              <w:t>name</w:t>
            </w:r>
            <w:proofErr w:type="spellEnd"/>
          </w:p>
        </w:tc>
        <w:tc>
          <w:tcPr>
            <w:tcW w:w="5543" w:type="dxa"/>
            <w:vAlign w:val="center"/>
          </w:tcPr>
          <w:p w14:paraId="28E6193F" w14:textId="2AE4D563" w:rsidR="00427418" w:rsidRPr="00912897" w:rsidRDefault="00427418" w:rsidP="002F6CA0">
            <w:pPr>
              <w:rPr>
                <w:rFonts w:ascii="Arial" w:hAnsi="Arial" w:cs="Arial"/>
                <w:b/>
              </w:rPr>
            </w:pPr>
            <w:proofErr w:type="spellStart"/>
            <w:r w:rsidRPr="00912897">
              <w:rPr>
                <w:rFonts w:ascii="Arial" w:hAnsi="Arial" w:cs="Arial"/>
                <w:b/>
              </w:rPr>
              <w:t>Primer</w:t>
            </w:r>
            <w:proofErr w:type="spellEnd"/>
            <w:r w:rsidRPr="00912897">
              <w:rPr>
                <w:rFonts w:ascii="Arial" w:hAnsi="Arial" w:cs="Arial"/>
                <w:b/>
              </w:rPr>
              <w:t xml:space="preserve"> </w:t>
            </w:r>
            <w:proofErr w:type="spellStart"/>
            <w:r w:rsidRPr="00912897">
              <w:rPr>
                <w:rFonts w:ascii="Arial" w:hAnsi="Arial" w:cs="Arial"/>
                <w:b/>
              </w:rPr>
              <w:t>sequence</w:t>
            </w:r>
            <w:proofErr w:type="spellEnd"/>
            <w:r w:rsidR="00771CF4" w:rsidRPr="00272E6B">
              <w:rPr>
                <w:rFonts w:ascii="Arial" w:hAnsi="Arial" w:cs="Arial"/>
                <w:b/>
                <w:vertAlign w:val="superscript"/>
              </w:rPr>
              <w:t xml:space="preserve"> </w:t>
            </w:r>
            <w:r w:rsidR="00771CF4" w:rsidRPr="00272E6B">
              <w:rPr>
                <w:rFonts w:ascii="Arial" w:hAnsi="Arial" w:cs="Arial"/>
                <w:b/>
                <w:vertAlign w:val="superscript"/>
              </w:rPr>
              <w:t>a</w:t>
            </w:r>
            <w:r w:rsidR="00797D64" w:rsidRPr="00912897">
              <w:rPr>
                <w:rFonts w:ascii="Arial" w:hAnsi="Arial" w:cs="Arial"/>
                <w:b/>
              </w:rPr>
              <w:t xml:space="preserve"> (5’-3’)</w:t>
            </w:r>
          </w:p>
        </w:tc>
        <w:tc>
          <w:tcPr>
            <w:tcW w:w="3011" w:type="dxa"/>
            <w:vAlign w:val="center"/>
          </w:tcPr>
          <w:p w14:paraId="1E6355D6" w14:textId="77777777" w:rsidR="00427418" w:rsidRPr="00912897" w:rsidRDefault="00427418" w:rsidP="002F6CA0">
            <w:pPr>
              <w:rPr>
                <w:rFonts w:ascii="Arial" w:hAnsi="Arial" w:cs="Arial"/>
                <w:b/>
              </w:rPr>
            </w:pPr>
            <w:r w:rsidRPr="00912897">
              <w:rPr>
                <w:rFonts w:ascii="Arial" w:hAnsi="Arial" w:cs="Arial"/>
                <w:b/>
              </w:rPr>
              <w:t>Reference</w:t>
            </w:r>
          </w:p>
        </w:tc>
      </w:tr>
      <w:tr w:rsidR="00E80DCA" w:rsidRPr="00912897" w14:paraId="5F62583F" w14:textId="77777777" w:rsidTr="002F6CA0">
        <w:tc>
          <w:tcPr>
            <w:tcW w:w="1970" w:type="dxa"/>
            <w:vAlign w:val="center"/>
          </w:tcPr>
          <w:p w14:paraId="40FE6E58" w14:textId="77777777" w:rsidR="00427418" w:rsidRPr="00912897" w:rsidRDefault="00427418" w:rsidP="002F6CA0">
            <w:pPr>
              <w:rPr>
                <w:rFonts w:ascii="Arial" w:hAnsi="Arial" w:cs="Arial"/>
              </w:rPr>
            </w:pPr>
            <w:proofErr w:type="spellStart"/>
            <w:r w:rsidRPr="00912897">
              <w:rPr>
                <w:rFonts w:ascii="Arial" w:hAnsi="Arial" w:cs="Arial"/>
              </w:rPr>
              <w:t>cDNA</w:t>
            </w:r>
            <w:proofErr w:type="spellEnd"/>
            <w:r w:rsidRPr="00912897">
              <w:rPr>
                <w:rFonts w:ascii="Arial" w:hAnsi="Arial" w:cs="Arial"/>
              </w:rPr>
              <w:t xml:space="preserve"> </w:t>
            </w:r>
            <w:proofErr w:type="spellStart"/>
            <w:r w:rsidRPr="00912897">
              <w:rPr>
                <w:rFonts w:ascii="Arial" w:hAnsi="Arial" w:cs="Arial"/>
              </w:rPr>
              <w:t>synthesis</w:t>
            </w:r>
            <w:proofErr w:type="spellEnd"/>
          </w:p>
        </w:tc>
        <w:tc>
          <w:tcPr>
            <w:tcW w:w="1716" w:type="dxa"/>
            <w:vAlign w:val="center"/>
          </w:tcPr>
          <w:p w14:paraId="7BDC0F77" w14:textId="14888813" w:rsidR="00427418" w:rsidRPr="00912897" w:rsidRDefault="0093767B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3’Cμ</w:t>
            </w:r>
            <w:r w:rsidR="00D21C2D" w:rsidRPr="00912897">
              <w:rPr>
                <w:rFonts w:ascii="Arial" w:hAnsi="Arial" w:cs="Arial"/>
              </w:rPr>
              <w:t>_</w:t>
            </w:r>
            <w:r w:rsidRPr="00912897">
              <w:rPr>
                <w:rFonts w:ascii="Arial" w:hAnsi="Arial" w:cs="Arial"/>
              </w:rPr>
              <w:t>ou</w:t>
            </w:r>
            <w:r w:rsidR="0019251C" w:rsidRPr="00912897">
              <w:rPr>
                <w:rFonts w:ascii="Arial" w:hAnsi="Arial" w:cs="Arial"/>
              </w:rPr>
              <w:t>t</w:t>
            </w:r>
          </w:p>
          <w:p w14:paraId="6F59AC9F" w14:textId="29754FF1" w:rsidR="00427418" w:rsidRPr="00912897" w:rsidRDefault="0093767B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3’Cγ</w:t>
            </w:r>
            <w:r w:rsidR="00D21C2D" w:rsidRPr="00912897">
              <w:rPr>
                <w:rFonts w:ascii="Arial" w:hAnsi="Arial" w:cs="Arial"/>
              </w:rPr>
              <w:t>_</w:t>
            </w:r>
            <w:r w:rsidRPr="00912897">
              <w:rPr>
                <w:rFonts w:ascii="Arial" w:hAnsi="Arial" w:cs="Arial"/>
              </w:rPr>
              <w:t>ou</w:t>
            </w:r>
            <w:r w:rsidR="0019251C" w:rsidRPr="00912897">
              <w:rPr>
                <w:rFonts w:ascii="Arial" w:hAnsi="Arial" w:cs="Arial"/>
              </w:rPr>
              <w:t>t</w:t>
            </w:r>
          </w:p>
          <w:p w14:paraId="591D9B6F" w14:textId="77777777" w:rsidR="00427418" w:rsidRPr="00912897" w:rsidRDefault="0093767B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3’C_ κ</w:t>
            </w:r>
          </w:p>
          <w:p w14:paraId="5E404CE4" w14:textId="3BDB32B0" w:rsidR="005677DA" w:rsidRPr="00912897" w:rsidRDefault="0019251C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3’mCλ out</w:t>
            </w:r>
          </w:p>
        </w:tc>
        <w:tc>
          <w:tcPr>
            <w:tcW w:w="5543" w:type="dxa"/>
            <w:vAlign w:val="center"/>
          </w:tcPr>
          <w:p w14:paraId="6411F079" w14:textId="77777777" w:rsidR="00E80DCA" w:rsidRPr="00912897" w:rsidRDefault="00E80DCA" w:rsidP="002F6CA0">
            <w:pPr>
              <w:rPr>
                <w:rFonts w:ascii="Arial" w:hAnsi="Arial" w:cs="Arial"/>
                <w:color w:val="231F20"/>
              </w:rPr>
            </w:pPr>
            <w:r w:rsidRPr="00912897">
              <w:rPr>
                <w:rFonts w:ascii="Arial" w:hAnsi="Arial" w:cs="Arial"/>
                <w:color w:val="231F20"/>
              </w:rPr>
              <w:t>AGGGGGCTCTCGCAGGAGACGAGG</w:t>
            </w:r>
          </w:p>
          <w:p w14:paraId="6DC0E4E6" w14:textId="77777777" w:rsidR="00427418" w:rsidRPr="00912897" w:rsidRDefault="00E80DCA" w:rsidP="002F6CA0">
            <w:pPr>
              <w:rPr>
                <w:rFonts w:ascii="Arial" w:hAnsi="Arial" w:cs="Arial"/>
                <w:color w:val="231F20"/>
              </w:rPr>
            </w:pPr>
            <w:r w:rsidRPr="00912897">
              <w:rPr>
                <w:rFonts w:ascii="Arial" w:hAnsi="Arial" w:cs="Arial"/>
                <w:color w:val="231F20"/>
              </w:rPr>
              <w:t>GGAAGGTGTG</w:t>
            </w:r>
            <w:bookmarkStart w:id="0" w:name="_GoBack"/>
            <w:bookmarkEnd w:id="0"/>
            <w:r w:rsidRPr="00912897">
              <w:rPr>
                <w:rFonts w:ascii="Arial" w:hAnsi="Arial" w:cs="Arial"/>
                <w:color w:val="231F20"/>
              </w:rPr>
              <w:t>CACACCGCTGGAC</w:t>
            </w:r>
          </w:p>
          <w:p w14:paraId="156091B6" w14:textId="77777777" w:rsidR="005572AF" w:rsidRPr="00912897" w:rsidRDefault="005572AF" w:rsidP="002F6CA0">
            <w:pPr>
              <w:rPr>
                <w:rFonts w:ascii="Arial" w:hAnsi="Arial" w:cs="Arial"/>
                <w:color w:val="000000"/>
              </w:rPr>
            </w:pPr>
            <w:r w:rsidRPr="00912897">
              <w:rPr>
                <w:rFonts w:ascii="Arial" w:hAnsi="Arial" w:cs="Arial"/>
                <w:color w:val="000000"/>
              </w:rPr>
              <w:t>GTGCTGTCTTTGCTGTCCTGAT</w:t>
            </w:r>
          </w:p>
          <w:p w14:paraId="63D2ADDA" w14:textId="0DDBB778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GTACCATYTGCCTTCCAGKCCACT</w:t>
            </w:r>
          </w:p>
        </w:tc>
        <w:tc>
          <w:tcPr>
            <w:tcW w:w="3011" w:type="dxa"/>
            <w:vAlign w:val="center"/>
          </w:tcPr>
          <w:p w14:paraId="24647B09" w14:textId="2457D89C" w:rsidR="00427418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3DD0BEE5" w14:textId="641F28E3" w:rsidR="00427418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0C381AA1" w14:textId="77777777" w:rsidR="00427418" w:rsidRPr="00912897" w:rsidRDefault="00427418" w:rsidP="002F6CA0">
            <w:pPr>
              <w:rPr>
                <w:rFonts w:ascii="Arial" w:hAnsi="Arial" w:cs="Arial"/>
              </w:rPr>
            </w:pPr>
          </w:p>
        </w:tc>
      </w:tr>
      <w:tr w:rsidR="00E80DCA" w:rsidRPr="00912897" w14:paraId="026D5678" w14:textId="77777777" w:rsidTr="002F6CA0">
        <w:trPr>
          <w:trHeight w:val="864"/>
        </w:trPr>
        <w:tc>
          <w:tcPr>
            <w:tcW w:w="1970" w:type="dxa"/>
            <w:vAlign w:val="center"/>
          </w:tcPr>
          <w:p w14:paraId="3D631463" w14:textId="4BE91217" w:rsidR="00427418" w:rsidRPr="00912897" w:rsidRDefault="00427418" w:rsidP="002F6CA0">
            <w:pPr>
              <w:rPr>
                <w:rFonts w:ascii="Arial" w:hAnsi="Arial" w:cs="Arial"/>
              </w:rPr>
            </w:pPr>
            <w:proofErr w:type="spellStart"/>
            <w:r w:rsidRPr="00912897">
              <w:rPr>
                <w:rFonts w:ascii="Arial" w:hAnsi="Arial" w:cs="Arial"/>
              </w:rPr>
              <w:t>IgH</w:t>
            </w:r>
            <w:proofErr w:type="spellEnd"/>
            <w:r w:rsidRPr="00912897">
              <w:rPr>
                <w:rFonts w:ascii="Arial" w:hAnsi="Arial" w:cs="Arial"/>
              </w:rPr>
              <w:t xml:space="preserve"> 1</w:t>
            </w:r>
            <w:r w:rsidRPr="00912897">
              <w:rPr>
                <w:rFonts w:ascii="Arial" w:hAnsi="Arial" w:cs="Arial"/>
                <w:vertAlign w:val="superscript"/>
              </w:rPr>
              <w:t>st</w:t>
            </w:r>
            <w:r w:rsidRPr="00912897">
              <w:rPr>
                <w:rFonts w:ascii="Arial" w:hAnsi="Arial" w:cs="Arial"/>
              </w:rPr>
              <w:t xml:space="preserve"> PCR</w:t>
            </w:r>
          </w:p>
        </w:tc>
        <w:tc>
          <w:tcPr>
            <w:tcW w:w="1716" w:type="dxa"/>
            <w:vAlign w:val="center"/>
          </w:tcPr>
          <w:p w14:paraId="1D11E3D9" w14:textId="77777777" w:rsidR="00427418" w:rsidRPr="00912897" w:rsidRDefault="00427418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MsVHE</w:t>
            </w:r>
          </w:p>
          <w:p w14:paraId="525EB30E" w14:textId="429A0317" w:rsidR="00427418" w:rsidRPr="00912897" w:rsidRDefault="00D21C2D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3’Cμ_</w:t>
            </w:r>
            <w:r w:rsidR="0093767B" w:rsidRPr="00912897">
              <w:rPr>
                <w:rFonts w:ascii="Arial" w:hAnsi="Arial" w:cs="Arial"/>
              </w:rPr>
              <w:t>ou</w:t>
            </w:r>
            <w:r w:rsidR="0019251C" w:rsidRPr="00912897">
              <w:rPr>
                <w:rFonts w:ascii="Arial" w:hAnsi="Arial" w:cs="Arial"/>
              </w:rPr>
              <w:t>t</w:t>
            </w:r>
          </w:p>
          <w:p w14:paraId="4A4B336F" w14:textId="63B57017" w:rsidR="00427418" w:rsidRPr="00912897" w:rsidRDefault="00D21C2D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3’Cγ_</w:t>
            </w:r>
            <w:r w:rsidR="0093767B" w:rsidRPr="00912897">
              <w:rPr>
                <w:rFonts w:ascii="Arial" w:hAnsi="Arial" w:cs="Arial"/>
              </w:rPr>
              <w:t>ou</w:t>
            </w:r>
            <w:r w:rsidR="0019251C" w:rsidRPr="00912897">
              <w:rPr>
                <w:rFonts w:ascii="Arial" w:hAnsi="Arial" w:cs="Arial"/>
              </w:rPr>
              <w:t>t</w:t>
            </w:r>
          </w:p>
        </w:tc>
        <w:tc>
          <w:tcPr>
            <w:tcW w:w="5543" w:type="dxa"/>
            <w:vAlign w:val="center"/>
          </w:tcPr>
          <w:p w14:paraId="2DF8E782" w14:textId="4106417F" w:rsidR="00427418" w:rsidRPr="00912897" w:rsidRDefault="00E80DC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  <w:color w:val="231F20"/>
              </w:rPr>
              <w:t>GGGAATTCGAGGTGCAGCTGCAGGAGTCTGG</w:t>
            </w:r>
          </w:p>
          <w:p w14:paraId="5C8338C5" w14:textId="77777777" w:rsidR="004C7B6F" w:rsidRPr="00912897" w:rsidRDefault="004C7B6F" w:rsidP="002F6CA0">
            <w:pPr>
              <w:rPr>
                <w:rFonts w:ascii="Arial" w:hAnsi="Arial" w:cs="Arial"/>
                <w:color w:val="231F20"/>
              </w:rPr>
            </w:pPr>
            <w:r w:rsidRPr="00912897">
              <w:rPr>
                <w:rFonts w:ascii="Arial" w:hAnsi="Arial" w:cs="Arial"/>
                <w:color w:val="231F20"/>
              </w:rPr>
              <w:t>AGGGGGCTCTCGCAGGAGACGAGG</w:t>
            </w:r>
          </w:p>
          <w:p w14:paraId="42010A48" w14:textId="3125B6F5" w:rsidR="004C7B6F" w:rsidRPr="00912897" w:rsidRDefault="004C7B6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  <w:color w:val="231F20"/>
              </w:rPr>
              <w:t>GGAAGGTGTGCACACCGCTGGAC</w:t>
            </w:r>
          </w:p>
        </w:tc>
        <w:tc>
          <w:tcPr>
            <w:tcW w:w="3011" w:type="dxa"/>
            <w:vAlign w:val="center"/>
          </w:tcPr>
          <w:p w14:paraId="63928305" w14:textId="292FD463" w:rsidR="001F5DAD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2AF3A498" w14:textId="71B572DD" w:rsidR="007021AF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3CF447A5" w14:textId="6605E580" w:rsidR="001F5DAD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</w:tc>
      </w:tr>
      <w:tr w:rsidR="00E80DCA" w:rsidRPr="00912897" w14:paraId="2AB198DF" w14:textId="77777777" w:rsidTr="002F6CA0">
        <w:trPr>
          <w:trHeight w:val="298"/>
        </w:trPr>
        <w:tc>
          <w:tcPr>
            <w:tcW w:w="1970" w:type="dxa"/>
            <w:vAlign w:val="center"/>
          </w:tcPr>
          <w:p w14:paraId="379ADEAF" w14:textId="77777777" w:rsidR="00427418" w:rsidRPr="00912897" w:rsidRDefault="00427418" w:rsidP="002F6CA0">
            <w:pPr>
              <w:rPr>
                <w:rFonts w:ascii="Arial" w:hAnsi="Arial" w:cs="Arial"/>
              </w:rPr>
            </w:pPr>
            <w:proofErr w:type="spellStart"/>
            <w:r w:rsidRPr="00912897">
              <w:rPr>
                <w:rFonts w:ascii="Arial" w:hAnsi="Arial" w:cs="Arial"/>
              </w:rPr>
              <w:t>IgH</w:t>
            </w:r>
            <w:proofErr w:type="spellEnd"/>
            <w:r w:rsidRPr="00912897">
              <w:rPr>
                <w:rFonts w:ascii="Arial" w:hAnsi="Arial" w:cs="Arial"/>
              </w:rPr>
              <w:t xml:space="preserve"> 2</w:t>
            </w:r>
            <w:r w:rsidRPr="00912897">
              <w:rPr>
                <w:rFonts w:ascii="Arial" w:hAnsi="Arial" w:cs="Arial"/>
                <w:vertAlign w:val="superscript"/>
              </w:rPr>
              <w:t>nd</w:t>
            </w:r>
            <w:r w:rsidRPr="00912897">
              <w:rPr>
                <w:rFonts w:ascii="Arial" w:hAnsi="Arial" w:cs="Arial"/>
              </w:rPr>
              <w:t xml:space="preserve"> PCR</w:t>
            </w:r>
          </w:p>
        </w:tc>
        <w:tc>
          <w:tcPr>
            <w:tcW w:w="1716" w:type="dxa"/>
            <w:vAlign w:val="center"/>
          </w:tcPr>
          <w:p w14:paraId="4B5DB60B" w14:textId="77777777" w:rsidR="00EC38A9" w:rsidRPr="00912897" w:rsidRDefault="00EC38A9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MsVHE</w:t>
            </w:r>
          </w:p>
          <w:p w14:paraId="651DA600" w14:textId="30AFDBB7" w:rsidR="00EC38A9" w:rsidRPr="00912897" w:rsidRDefault="00D21C2D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3’Cμ_</w:t>
            </w:r>
            <w:r w:rsidR="0093767B" w:rsidRPr="00912897">
              <w:rPr>
                <w:rFonts w:ascii="Arial" w:hAnsi="Arial" w:cs="Arial"/>
              </w:rPr>
              <w:t>in</w:t>
            </w:r>
          </w:p>
          <w:p w14:paraId="7C418DFA" w14:textId="43EE7742" w:rsidR="00427418" w:rsidRPr="00912897" w:rsidRDefault="00D21C2D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3’Cγ_</w:t>
            </w:r>
            <w:r w:rsidR="0093767B" w:rsidRPr="00912897">
              <w:rPr>
                <w:rFonts w:ascii="Arial" w:hAnsi="Arial" w:cs="Arial"/>
              </w:rPr>
              <w:t>in</w:t>
            </w:r>
          </w:p>
        </w:tc>
        <w:tc>
          <w:tcPr>
            <w:tcW w:w="5543" w:type="dxa"/>
            <w:vAlign w:val="center"/>
          </w:tcPr>
          <w:p w14:paraId="0EDD902F" w14:textId="77777777" w:rsidR="00427418" w:rsidRPr="00912897" w:rsidRDefault="00E80DCA" w:rsidP="002F6CA0">
            <w:pPr>
              <w:rPr>
                <w:rFonts w:ascii="Arial" w:hAnsi="Arial" w:cs="Arial"/>
                <w:color w:val="231F20"/>
              </w:rPr>
            </w:pPr>
            <w:r w:rsidRPr="00912897">
              <w:rPr>
                <w:rFonts w:ascii="Arial" w:hAnsi="Arial" w:cs="Arial"/>
                <w:color w:val="231F20"/>
              </w:rPr>
              <w:t>GGGAATTCGAGGTGCAGCTGCAGGAGTCTGG</w:t>
            </w:r>
          </w:p>
          <w:p w14:paraId="15A1D174" w14:textId="77777777" w:rsidR="00E80DCA" w:rsidRPr="00912897" w:rsidRDefault="00E80DCA" w:rsidP="002F6CA0">
            <w:pPr>
              <w:rPr>
                <w:rFonts w:ascii="Arial" w:hAnsi="Arial" w:cs="Arial"/>
                <w:color w:val="231F20"/>
              </w:rPr>
            </w:pPr>
            <w:r w:rsidRPr="00912897">
              <w:rPr>
                <w:rFonts w:ascii="Arial" w:hAnsi="Arial" w:cs="Arial"/>
                <w:color w:val="231F20"/>
              </w:rPr>
              <w:t>AGGGGGAAGACATTTGGGAAGGAC</w:t>
            </w:r>
          </w:p>
          <w:p w14:paraId="79F0A6E1" w14:textId="7BED10C6" w:rsidR="00E80DCA" w:rsidRPr="00912897" w:rsidRDefault="00E80DC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  <w:color w:val="231F20"/>
              </w:rPr>
              <w:t>GCTCAGGGAAATAGCCCTTGAC</w:t>
            </w:r>
          </w:p>
        </w:tc>
        <w:tc>
          <w:tcPr>
            <w:tcW w:w="3011" w:type="dxa"/>
            <w:vAlign w:val="center"/>
          </w:tcPr>
          <w:p w14:paraId="652F8B0D" w14:textId="458DE83E" w:rsidR="00427418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676F2EED" w14:textId="17505697" w:rsidR="001F5DAD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203EF7B5" w14:textId="7531C87F" w:rsidR="001F5DAD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</w:tc>
      </w:tr>
      <w:tr w:rsidR="00E80DCA" w:rsidRPr="00912897" w14:paraId="6F969303" w14:textId="77777777" w:rsidTr="002F6CA0">
        <w:trPr>
          <w:trHeight w:val="712"/>
        </w:trPr>
        <w:tc>
          <w:tcPr>
            <w:tcW w:w="1970" w:type="dxa"/>
            <w:vAlign w:val="center"/>
          </w:tcPr>
          <w:p w14:paraId="615284AC" w14:textId="5032E787" w:rsidR="00427418" w:rsidRPr="00912897" w:rsidRDefault="00C57F72" w:rsidP="002F6CA0">
            <w:pPr>
              <w:rPr>
                <w:rFonts w:ascii="Arial" w:hAnsi="Arial" w:cs="Arial"/>
              </w:rPr>
            </w:pPr>
            <w:proofErr w:type="spellStart"/>
            <w:r w:rsidRPr="00912897">
              <w:rPr>
                <w:rFonts w:ascii="Arial" w:hAnsi="Arial" w:cs="Arial"/>
              </w:rPr>
              <w:t>IgK</w:t>
            </w:r>
            <w:proofErr w:type="spellEnd"/>
            <w:r w:rsidR="00427418" w:rsidRPr="00912897">
              <w:rPr>
                <w:rFonts w:ascii="Arial" w:hAnsi="Arial" w:cs="Arial"/>
              </w:rPr>
              <w:t xml:space="preserve"> 1</w:t>
            </w:r>
            <w:r w:rsidR="00427418" w:rsidRPr="00912897">
              <w:rPr>
                <w:rFonts w:ascii="Arial" w:hAnsi="Arial" w:cs="Arial"/>
                <w:vertAlign w:val="superscript"/>
              </w:rPr>
              <w:t xml:space="preserve">st </w:t>
            </w:r>
            <w:r w:rsidR="00427418" w:rsidRPr="00912897">
              <w:rPr>
                <w:rFonts w:ascii="Arial" w:hAnsi="Arial" w:cs="Arial"/>
              </w:rPr>
              <w:t>PCR</w:t>
            </w:r>
          </w:p>
        </w:tc>
        <w:tc>
          <w:tcPr>
            <w:tcW w:w="1716" w:type="dxa"/>
            <w:vAlign w:val="center"/>
          </w:tcPr>
          <w:p w14:paraId="35B8979F" w14:textId="77777777" w:rsidR="00427418" w:rsidRPr="00912897" w:rsidRDefault="00EC38A9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Vk1,2F</w:t>
            </w:r>
          </w:p>
          <w:p w14:paraId="059D8023" w14:textId="77777777" w:rsidR="00EC38A9" w:rsidRPr="00912897" w:rsidRDefault="00EC38A9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Vk4F</w:t>
            </w:r>
          </w:p>
          <w:p w14:paraId="06497C3C" w14:textId="77777777" w:rsidR="00EC38A9" w:rsidRPr="00912897" w:rsidRDefault="00EC38A9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Vk6F</w:t>
            </w:r>
          </w:p>
          <w:p w14:paraId="4C2FC224" w14:textId="77777777" w:rsidR="00EC38A9" w:rsidRPr="00912897" w:rsidRDefault="00EC38A9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Vk8F</w:t>
            </w:r>
          </w:p>
          <w:p w14:paraId="5F37CFB2" w14:textId="77777777" w:rsidR="00EC38A9" w:rsidRPr="00912897" w:rsidRDefault="00EC38A9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Vk12F</w:t>
            </w:r>
          </w:p>
          <w:p w14:paraId="7B27B9B9" w14:textId="77777777" w:rsidR="00EC38A9" w:rsidRPr="00912897" w:rsidRDefault="00EC38A9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Vk19F</w:t>
            </w:r>
          </w:p>
          <w:p w14:paraId="3E0CFB26" w14:textId="77777777" w:rsidR="00EC38A9" w:rsidRPr="00912897" w:rsidRDefault="00EC38A9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L-Vk_3</w:t>
            </w:r>
          </w:p>
          <w:p w14:paraId="130BADE9" w14:textId="77777777" w:rsidR="00EC38A9" w:rsidRPr="00912897" w:rsidRDefault="00EC38A9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L-Vk_5</w:t>
            </w:r>
          </w:p>
          <w:p w14:paraId="421B7399" w14:textId="77777777" w:rsidR="00EC38A9" w:rsidRPr="00912897" w:rsidRDefault="00EC38A9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L-Vk_6,8,9</w:t>
            </w:r>
          </w:p>
          <w:p w14:paraId="322E9803" w14:textId="77777777" w:rsidR="00EC38A9" w:rsidRPr="00912897" w:rsidRDefault="00EC38A9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L-Vk_14</w:t>
            </w:r>
          </w:p>
          <w:p w14:paraId="408A865A" w14:textId="77777777" w:rsidR="00EC38A9" w:rsidRPr="00912897" w:rsidRDefault="00EC38A9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L-Vk_20</w:t>
            </w:r>
          </w:p>
          <w:p w14:paraId="1D510DAE" w14:textId="00794CE6" w:rsidR="00EC38A9" w:rsidRPr="00912897" w:rsidRDefault="0093767B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3’B_κ</w:t>
            </w:r>
          </w:p>
        </w:tc>
        <w:tc>
          <w:tcPr>
            <w:tcW w:w="5543" w:type="dxa"/>
            <w:vAlign w:val="center"/>
          </w:tcPr>
          <w:p w14:paraId="3248C93B" w14:textId="5DA83CC8" w:rsidR="00341AF3" w:rsidRPr="00912897" w:rsidRDefault="005572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  <w:color w:val="000000"/>
              </w:rPr>
              <w:t>GGTGCTGATGYTCTGGAT</w:t>
            </w:r>
          </w:p>
          <w:p w14:paraId="57E09793" w14:textId="2BE47629" w:rsidR="00341AF3" w:rsidRPr="00912897" w:rsidRDefault="00341AF3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  <w:color w:val="000000"/>
              </w:rPr>
              <w:t>CAGCTTCCTGCTAATCAGTG</w:t>
            </w:r>
          </w:p>
          <w:p w14:paraId="1FF01A8C" w14:textId="66381B52" w:rsidR="00341AF3" w:rsidRPr="00912897" w:rsidRDefault="00341AF3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  <w:color w:val="000000"/>
              </w:rPr>
              <w:t>TGCTCTGGTTGTMTGGTG</w:t>
            </w:r>
          </w:p>
          <w:p w14:paraId="3344F064" w14:textId="2010B9F8" w:rsidR="00341AF3" w:rsidRPr="00912897" w:rsidRDefault="00341AF3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  <w:color w:val="000000"/>
              </w:rPr>
              <w:t>CTGCTATGGGTRTCTGGT</w:t>
            </w:r>
          </w:p>
          <w:p w14:paraId="47D50460" w14:textId="78F7D7E0" w:rsidR="00341AF3" w:rsidRPr="00912897" w:rsidRDefault="00341AF3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  <w:color w:val="000000"/>
              </w:rPr>
              <w:t>TGTTGCTGTGGCTTACAG</w:t>
            </w:r>
          </w:p>
          <w:p w14:paraId="27961238" w14:textId="6ED4E982" w:rsidR="00341AF3" w:rsidRPr="00912897" w:rsidRDefault="00341AF3" w:rsidP="002F6CA0">
            <w:pPr>
              <w:rPr>
                <w:rFonts w:ascii="Arial" w:hAnsi="Arial" w:cs="Arial"/>
                <w:color w:val="000000"/>
              </w:rPr>
            </w:pPr>
            <w:r w:rsidRPr="00912897">
              <w:rPr>
                <w:rFonts w:ascii="Arial" w:hAnsi="Arial" w:cs="Arial"/>
                <w:color w:val="000000"/>
              </w:rPr>
              <w:t>GGGGCTCTTGTTGYTCTG</w:t>
            </w:r>
          </w:p>
          <w:p w14:paraId="72E16636" w14:textId="77777777" w:rsidR="00427418" w:rsidRPr="00912897" w:rsidRDefault="00341AF3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TGCTGCTGCTCTGGGTTCCAG</w:t>
            </w:r>
          </w:p>
          <w:p w14:paraId="728DE46D" w14:textId="77777777" w:rsidR="00341AF3" w:rsidRPr="00912897" w:rsidRDefault="00341AF3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TTTTGCTTTTCTGGATTYCAG</w:t>
            </w:r>
          </w:p>
          <w:p w14:paraId="6C1D6EAF" w14:textId="77777777" w:rsidR="00341AF3" w:rsidRPr="00912897" w:rsidRDefault="00341AF3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ATGGAATCACAGRCYCWGGT</w:t>
            </w:r>
          </w:p>
          <w:p w14:paraId="6FFB6FED" w14:textId="77777777" w:rsidR="00341AF3" w:rsidRPr="00912897" w:rsidRDefault="00341AF3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TCTTGTTGCTCTGGTTYCCAG</w:t>
            </w:r>
          </w:p>
          <w:p w14:paraId="552D8828" w14:textId="77777777" w:rsidR="00341AF3" w:rsidRPr="00912897" w:rsidRDefault="00341AF3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CTCACTAGCTCTTCTCCTC</w:t>
            </w:r>
          </w:p>
          <w:p w14:paraId="49867DAA" w14:textId="037A7B70" w:rsidR="00341AF3" w:rsidRPr="00912897" w:rsidRDefault="00341AF3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  <w:color w:val="231F20"/>
              </w:rPr>
              <w:t>TTCAGGACGCCATTTTGTCG</w:t>
            </w:r>
          </w:p>
        </w:tc>
        <w:tc>
          <w:tcPr>
            <w:tcW w:w="3011" w:type="dxa"/>
            <w:vAlign w:val="center"/>
          </w:tcPr>
          <w:p w14:paraId="71269604" w14:textId="77777777" w:rsidR="00427418" w:rsidRPr="00912897" w:rsidRDefault="00427418" w:rsidP="002F6CA0">
            <w:pPr>
              <w:rPr>
                <w:rFonts w:ascii="Arial" w:hAnsi="Arial" w:cs="Arial"/>
              </w:rPr>
            </w:pPr>
          </w:p>
          <w:p w14:paraId="70560ED0" w14:textId="77777777" w:rsidR="00593008" w:rsidRPr="00912897" w:rsidRDefault="00593008" w:rsidP="002F6CA0">
            <w:pPr>
              <w:rPr>
                <w:rFonts w:ascii="Arial" w:hAnsi="Arial" w:cs="Arial"/>
              </w:rPr>
            </w:pPr>
          </w:p>
          <w:p w14:paraId="3083290A" w14:textId="77777777" w:rsidR="00593008" w:rsidRPr="00912897" w:rsidRDefault="00593008" w:rsidP="002F6CA0">
            <w:pPr>
              <w:rPr>
                <w:rFonts w:ascii="Arial" w:hAnsi="Arial" w:cs="Arial"/>
              </w:rPr>
            </w:pPr>
          </w:p>
          <w:p w14:paraId="32CA38A1" w14:textId="77777777" w:rsidR="00593008" w:rsidRPr="00912897" w:rsidRDefault="00593008" w:rsidP="002F6CA0">
            <w:pPr>
              <w:rPr>
                <w:rFonts w:ascii="Arial" w:hAnsi="Arial" w:cs="Arial"/>
              </w:rPr>
            </w:pPr>
          </w:p>
          <w:p w14:paraId="12EB43B8" w14:textId="77777777" w:rsidR="00593008" w:rsidRPr="00912897" w:rsidRDefault="00593008" w:rsidP="002F6CA0">
            <w:pPr>
              <w:rPr>
                <w:rFonts w:ascii="Arial" w:hAnsi="Arial" w:cs="Arial"/>
              </w:rPr>
            </w:pPr>
          </w:p>
          <w:p w14:paraId="6691AB67" w14:textId="77777777" w:rsidR="00593008" w:rsidRPr="00912897" w:rsidRDefault="00593008" w:rsidP="002F6CA0">
            <w:pPr>
              <w:rPr>
                <w:rFonts w:ascii="Arial" w:hAnsi="Arial" w:cs="Arial"/>
              </w:rPr>
            </w:pPr>
          </w:p>
          <w:p w14:paraId="088E4467" w14:textId="16425B98" w:rsidR="00593008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54E2C5E2" w14:textId="0AA77CB6" w:rsidR="00593008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1ACE5E39" w14:textId="1B8282FF" w:rsidR="00593008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7A01727E" w14:textId="493CA17F" w:rsidR="00593008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7D698C25" w14:textId="69385644" w:rsidR="00593008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478FB81A" w14:textId="77777777" w:rsidR="00593008" w:rsidRPr="00912897" w:rsidRDefault="00593008" w:rsidP="002F6CA0">
            <w:pPr>
              <w:rPr>
                <w:rFonts w:ascii="Arial" w:hAnsi="Arial" w:cs="Arial"/>
              </w:rPr>
            </w:pPr>
          </w:p>
        </w:tc>
      </w:tr>
      <w:tr w:rsidR="005677DA" w:rsidRPr="00912897" w14:paraId="317EB735" w14:textId="77777777" w:rsidTr="002F6CA0">
        <w:trPr>
          <w:trHeight w:val="407"/>
        </w:trPr>
        <w:tc>
          <w:tcPr>
            <w:tcW w:w="1970" w:type="dxa"/>
            <w:vAlign w:val="center"/>
          </w:tcPr>
          <w:p w14:paraId="67EDDCA4" w14:textId="0298BAF1" w:rsidR="005677DA" w:rsidRPr="00912897" w:rsidRDefault="005677DA" w:rsidP="002F6CA0">
            <w:pPr>
              <w:rPr>
                <w:rFonts w:ascii="Arial" w:hAnsi="Arial" w:cs="Arial"/>
              </w:rPr>
            </w:pPr>
            <w:proofErr w:type="spellStart"/>
            <w:r w:rsidRPr="00912897">
              <w:rPr>
                <w:rFonts w:ascii="Arial" w:hAnsi="Arial" w:cs="Arial"/>
              </w:rPr>
              <w:t>IgK</w:t>
            </w:r>
            <w:proofErr w:type="spellEnd"/>
            <w:r w:rsidRPr="00912897">
              <w:rPr>
                <w:rFonts w:ascii="Arial" w:hAnsi="Arial" w:cs="Arial"/>
              </w:rPr>
              <w:t xml:space="preserve"> 2</w:t>
            </w:r>
            <w:r w:rsidRPr="00912897">
              <w:rPr>
                <w:rFonts w:ascii="Arial" w:hAnsi="Arial" w:cs="Arial"/>
                <w:vertAlign w:val="superscript"/>
              </w:rPr>
              <w:t>nd</w:t>
            </w:r>
            <w:r w:rsidRPr="00912897">
              <w:rPr>
                <w:rFonts w:ascii="Arial" w:hAnsi="Arial" w:cs="Arial"/>
              </w:rPr>
              <w:t xml:space="preserve"> PCR</w:t>
            </w:r>
          </w:p>
        </w:tc>
        <w:tc>
          <w:tcPr>
            <w:tcW w:w="1716" w:type="dxa"/>
            <w:vAlign w:val="center"/>
          </w:tcPr>
          <w:p w14:paraId="38484EF2" w14:textId="77777777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mVκ</w:t>
            </w:r>
          </w:p>
          <w:p w14:paraId="2B366CD3" w14:textId="490977E0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3’mCk</w:t>
            </w:r>
          </w:p>
        </w:tc>
        <w:tc>
          <w:tcPr>
            <w:tcW w:w="5543" w:type="dxa"/>
            <w:vAlign w:val="center"/>
          </w:tcPr>
          <w:p w14:paraId="0B48B4AE" w14:textId="77777777" w:rsidR="005677DA" w:rsidRPr="00912897" w:rsidRDefault="005677DA" w:rsidP="002F6CA0">
            <w:pPr>
              <w:rPr>
                <w:rFonts w:ascii="Arial" w:hAnsi="Arial" w:cs="Arial"/>
                <w:color w:val="231F20"/>
              </w:rPr>
            </w:pPr>
            <w:r w:rsidRPr="00912897">
              <w:rPr>
                <w:rFonts w:ascii="Arial" w:hAnsi="Arial" w:cs="Arial"/>
                <w:color w:val="231F20"/>
              </w:rPr>
              <w:t>GAYATTGTGMTSACMCARWCTMCA</w:t>
            </w:r>
          </w:p>
          <w:p w14:paraId="61F9AE0C" w14:textId="7F4824B0" w:rsidR="005677DA" w:rsidRPr="00912897" w:rsidRDefault="005677DA" w:rsidP="002F6CA0">
            <w:pPr>
              <w:rPr>
                <w:rFonts w:ascii="Arial" w:hAnsi="Arial" w:cs="Arial"/>
                <w:color w:val="231F20"/>
              </w:rPr>
            </w:pPr>
            <w:r w:rsidRPr="00912897">
              <w:rPr>
                <w:rFonts w:ascii="Arial" w:hAnsi="Arial" w:cs="Arial"/>
                <w:color w:val="231F20"/>
              </w:rPr>
              <w:t>GATGGTGGGAAGATGGATACAGTT</w:t>
            </w:r>
          </w:p>
        </w:tc>
        <w:tc>
          <w:tcPr>
            <w:tcW w:w="3011" w:type="dxa"/>
            <w:vAlign w:val="center"/>
          </w:tcPr>
          <w:p w14:paraId="0DB47DF5" w14:textId="23D91766" w:rsidR="005677DA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4296E291" w14:textId="12D63A11" w:rsidR="005677DA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</w:tc>
      </w:tr>
      <w:tr w:rsidR="005677DA" w:rsidRPr="00912897" w14:paraId="4E433E5B" w14:textId="77777777" w:rsidTr="002F6CA0">
        <w:trPr>
          <w:trHeight w:val="407"/>
        </w:trPr>
        <w:tc>
          <w:tcPr>
            <w:tcW w:w="1970" w:type="dxa"/>
            <w:vAlign w:val="center"/>
          </w:tcPr>
          <w:p w14:paraId="33EE79CF" w14:textId="04BC1722" w:rsidR="005677DA" w:rsidRPr="00912897" w:rsidRDefault="005677DA" w:rsidP="002F6CA0">
            <w:pPr>
              <w:rPr>
                <w:rFonts w:ascii="Arial" w:hAnsi="Arial" w:cs="Arial"/>
              </w:rPr>
            </w:pPr>
            <w:proofErr w:type="spellStart"/>
            <w:r w:rsidRPr="00912897">
              <w:rPr>
                <w:rFonts w:ascii="Arial" w:hAnsi="Arial" w:cs="Arial"/>
              </w:rPr>
              <w:t>IgL</w:t>
            </w:r>
            <w:proofErr w:type="spellEnd"/>
            <w:r w:rsidRPr="00912897">
              <w:rPr>
                <w:rFonts w:ascii="Arial" w:hAnsi="Arial" w:cs="Arial"/>
              </w:rPr>
              <w:t xml:space="preserve"> 1</w:t>
            </w:r>
            <w:r w:rsidRPr="00912897">
              <w:rPr>
                <w:rFonts w:ascii="Arial" w:hAnsi="Arial" w:cs="Arial"/>
                <w:vertAlign w:val="superscript"/>
              </w:rPr>
              <w:t>st</w:t>
            </w:r>
            <w:r w:rsidRPr="00912897">
              <w:rPr>
                <w:rFonts w:ascii="Arial" w:hAnsi="Arial" w:cs="Arial"/>
              </w:rPr>
              <w:t xml:space="preserve"> PCR</w:t>
            </w:r>
          </w:p>
        </w:tc>
        <w:tc>
          <w:tcPr>
            <w:tcW w:w="1716" w:type="dxa"/>
            <w:vAlign w:val="center"/>
          </w:tcPr>
          <w:p w14:paraId="15CED525" w14:textId="77777777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mVλ1/2</w:t>
            </w:r>
          </w:p>
          <w:p w14:paraId="4ED005D3" w14:textId="77777777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mVλx</w:t>
            </w:r>
          </w:p>
          <w:p w14:paraId="5EC3CD98" w14:textId="50605391" w:rsidR="005677DA" w:rsidRPr="00912897" w:rsidRDefault="0019251C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3’mCλ out</w:t>
            </w:r>
          </w:p>
        </w:tc>
        <w:tc>
          <w:tcPr>
            <w:tcW w:w="5543" w:type="dxa"/>
            <w:vAlign w:val="center"/>
          </w:tcPr>
          <w:p w14:paraId="42B5C37F" w14:textId="77777777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CAGGCTGTTGTGACTCAG</w:t>
            </w:r>
          </w:p>
          <w:p w14:paraId="5219AC16" w14:textId="77777777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CAACTTGTGCTCACTCAG</w:t>
            </w:r>
          </w:p>
          <w:p w14:paraId="18B3206E" w14:textId="16CE35F9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GTACCATYTGCCTTCCAGKCCACT</w:t>
            </w:r>
          </w:p>
        </w:tc>
        <w:tc>
          <w:tcPr>
            <w:tcW w:w="3011" w:type="dxa"/>
            <w:vAlign w:val="center"/>
          </w:tcPr>
          <w:p w14:paraId="26F3D77F" w14:textId="77777777" w:rsidR="005677DA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40310F8B" w14:textId="77777777" w:rsidR="007021AF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2AEFD821" w14:textId="6C7DC5D8" w:rsidR="007021AF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</w:tc>
      </w:tr>
      <w:tr w:rsidR="005677DA" w:rsidRPr="00912897" w14:paraId="524D0C22" w14:textId="77777777" w:rsidTr="002F6CA0">
        <w:trPr>
          <w:trHeight w:val="407"/>
        </w:trPr>
        <w:tc>
          <w:tcPr>
            <w:tcW w:w="1970" w:type="dxa"/>
            <w:vAlign w:val="center"/>
          </w:tcPr>
          <w:p w14:paraId="3291BCF8" w14:textId="1D7C5A5A" w:rsidR="005677DA" w:rsidRPr="00912897" w:rsidRDefault="005677DA" w:rsidP="002F6CA0">
            <w:pPr>
              <w:rPr>
                <w:rFonts w:ascii="Arial" w:hAnsi="Arial" w:cs="Arial"/>
              </w:rPr>
            </w:pPr>
            <w:proofErr w:type="spellStart"/>
            <w:r w:rsidRPr="00912897">
              <w:rPr>
                <w:rFonts w:ascii="Arial" w:hAnsi="Arial" w:cs="Arial"/>
              </w:rPr>
              <w:t>IgL</w:t>
            </w:r>
            <w:proofErr w:type="spellEnd"/>
            <w:r w:rsidRPr="00912897">
              <w:rPr>
                <w:rFonts w:ascii="Arial" w:hAnsi="Arial" w:cs="Arial"/>
              </w:rPr>
              <w:t xml:space="preserve"> 2</w:t>
            </w:r>
            <w:r w:rsidRPr="00912897">
              <w:rPr>
                <w:rFonts w:ascii="Arial" w:hAnsi="Arial" w:cs="Arial"/>
                <w:vertAlign w:val="superscript"/>
              </w:rPr>
              <w:t>nd</w:t>
            </w:r>
            <w:r w:rsidRPr="00912897">
              <w:rPr>
                <w:rFonts w:ascii="Arial" w:hAnsi="Arial" w:cs="Arial"/>
              </w:rPr>
              <w:t xml:space="preserve"> PCR</w:t>
            </w:r>
          </w:p>
        </w:tc>
        <w:tc>
          <w:tcPr>
            <w:tcW w:w="1716" w:type="dxa"/>
            <w:vAlign w:val="center"/>
          </w:tcPr>
          <w:p w14:paraId="6C9BCCAB" w14:textId="77777777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mVλ1/2</w:t>
            </w:r>
          </w:p>
          <w:p w14:paraId="3007A9E4" w14:textId="77777777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5’mVλx</w:t>
            </w:r>
          </w:p>
          <w:p w14:paraId="1C0B4179" w14:textId="7D3B36E2" w:rsidR="005677DA" w:rsidRPr="00912897" w:rsidRDefault="0019251C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 xml:space="preserve">3’mCλ </w:t>
            </w:r>
            <w:proofErr w:type="spellStart"/>
            <w:r w:rsidRPr="00912897">
              <w:rPr>
                <w:rFonts w:ascii="Arial" w:hAnsi="Arial" w:cs="Arial"/>
              </w:rPr>
              <w:t>inn</w:t>
            </w:r>
            <w:proofErr w:type="spellEnd"/>
          </w:p>
        </w:tc>
        <w:tc>
          <w:tcPr>
            <w:tcW w:w="5543" w:type="dxa"/>
            <w:vAlign w:val="center"/>
          </w:tcPr>
          <w:p w14:paraId="0AF846E0" w14:textId="34AC225A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eastAsiaTheme="minorEastAsia" w:hAnsi="Arial" w:cs="Arial"/>
                <w:color w:val="1A1718"/>
                <w:lang w:val="en-US" w:eastAsia="en-US"/>
              </w:rPr>
              <w:t> </w:t>
            </w:r>
            <w:r w:rsidRPr="00912897">
              <w:rPr>
                <w:rFonts w:ascii="Arial" w:hAnsi="Arial" w:cs="Arial"/>
              </w:rPr>
              <w:t>CAGGCTGTTGTGACTCAG</w:t>
            </w:r>
          </w:p>
          <w:p w14:paraId="71C3B9BE" w14:textId="77777777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CAACTTGTGCTCACTCAG</w:t>
            </w:r>
          </w:p>
          <w:p w14:paraId="76DB8E74" w14:textId="43DA9C54" w:rsidR="005677DA" w:rsidRPr="00912897" w:rsidRDefault="005677DA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t>CTCYTCAGRGGAAGGTGGRAACA</w:t>
            </w:r>
          </w:p>
        </w:tc>
        <w:tc>
          <w:tcPr>
            <w:tcW w:w="3011" w:type="dxa"/>
            <w:vAlign w:val="center"/>
          </w:tcPr>
          <w:p w14:paraId="7BFF4AF7" w14:textId="77777777" w:rsidR="005677DA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51B1C0A7" w14:textId="77777777" w:rsidR="007021AF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  <w:p w14:paraId="5FF4EDA0" w14:textId="6791AE49" w:rsidR="007021AF" w:rsidRPr="00912897" w:rsidRDefault="007021AF" w:rsidP="002F6CA0">
            <w:pPr>
              <w:rPr>
                <w:rFonts w:ascii="Arial" w:hAnsi="Arial" w:cs="Arial"/>
              </w:rPr>
            </w:pPr>
            <w:r w:rsidRPr="00912897">
              <w:rPr>
                <w:rFonts w:ascii="Arial" w:hAnsi="Arial" w:cs="Arial"/>
              </w:rPr>
              <w:fldChar w:fldCharType="begin"/>
            </w:r>
            <w:r w:rsidRPr="00912897">
              <w:rPr>
                <w:rFonts w:ascii="Arial" w:hAnsi="Arial" w:cs="Arial"/>
              </w:rPr>
              <w:instrText xml:space="preserve"> ADDIN EN.CITE &lt;EndNote&gt;&lt;Cite&gt;&lt;Author&gt;Tiller&lt;/Author&gt;&lt;Year&gt;2009&lt;/Year&gt;&lt;RecNum&gt;11&lt;/RecNum&gt;&lt;DisplayText&gt;(Tiller, Busse et al. 2009)&lt;/DisplayText&gt;&lt;record&gt;&lt;rec-number&gt;11&lt;/rec-number&gt;&lt;foreign-keys&gt;&lt;key app="EN" db-id="2d0szp0toxww5fetaauv0tte2s9fsza5rzpw" timestamp="1521255785"&gt;11&lt;/key&gt;&lt;key app="ENWeb" db-id=""&gt;0&lt;/key&gt;&lt;/foreign-keys&gt;&lt;ref-type name="Journal Article"&gt;17&lt;/ref-type&gt;&lt;contributors&gt;&lt;authors&gt;&lt;author&gt;Tiller, T.&lt;/author&gt;&lt;author&gt;Busse, C. E.&lt;/author&gt;&lt;author&gt;Wardemann, H.&lt;/author&gt;&lt;/authors&gt;&lt;/contributors&gt;&lt;auth-address&gt;Max Planck Institute for Infection Biology, Chariteplatz 1, Berlin D-10117, Germany. tiller@mpiib-berlin.mpg.de&lt;/auth-address&gt;&lt;titles&gt;&lt;title&gt;Cloning and expression of murine Ig genes from single B cells&lt;/title&gt;&lt;secondary-title&gt;J Immunol Methods&lt;/secondary-title&gt;&lt;/titles&gt;&lt;periodical&gt;&lt;full-title&gt;J Immunol Methods&lt;/full-title&gt;&lt;/periodical&gt;&lt;pages&gt;183-93&lt;/pages&gt;&lt;volume&gt;350&lt;/volume&gt;&lt;number&gt;1-2&lt;/number&gt;&lt;keywords&gt;&lt;keyword&gt;Animals&lt;/keyword&gt;&lt;keyword&gt;B-Lymphocytes/*cytology/immunology&lt;/keyword&gt;&lt;keyword&gt;Cloning, Molecular/*methods&lt;/keyword&gt;&lt;keyword&gt;Flow Cytometry/*methods&lt;/keyword&gt;&lt;keyword&gt;Immunoglobulin Heavy Chains/*genetics/immunology&lt;/keyword&gt;&lt;keyword&gt;Immunoglobulin Light Chains/*genetics/immunology&lt;/keyword&gt;&lt;keyword&gt;Immunoglobulin Variable Region/genetics/immunology&lt;/keyword&gt;&lt;keyword&gt;Mice&lt;/keyword&gt;&lt;keyword&gt;Reverse Transcriptase Polymerase Chain Reaction/*methods&lt;/keyword&gt;&lt;/keywords&gt;&lt;dates&gt;&lt;year&gt;2009&lt;/year&gt;&lt;pub-dates&gt;&lt;date&gt;Oct 31&lt;/date&gt;&lt;/pub-dates&gt;&lt;/dates&gt;&lt;isbn&gt;1872-7905 (Electronic)&amp;#xD;0022-1759 (Linking)&lt;/isbn&gt;&lt;accession-num&gt;19716372&lt;/accession-num&gt;&lt;urls&gt;&lt;related-urls&gt;&lt;url&gt;https://www.ncbi.nlm.nih.gov/pubmed/19716372&lt;/url&gt;&lt;/related-urls&gt;&lt;/urls&gt;&lt;electronic-resource-num&gt;10.1016/j.jim.2009.08.009&lt;/electronic-resource-num&gt;&lt;/record&gt;&lt;/Cite&gt;&lt;/EndNote&gt;</w:instrText>
            </w:r>
            <w:r w:rsidRPr="00912897">
              <w:rPr>
                <w:rFonts w:ascii="Arial" w:hAnsi="Arial" w:cs="Arial"/>
              </w:rPr>
              <w:fldChar w:fldCharType="separate"/>
            </w:r>
            <w:r w:rsidRPr="00912897">
              <w:rPr>
                <w:rFonts w:ascii="Arial" w:hAnsi="Arial" w:cs="Arial"/>
                <w:noProof/>
              </w:rPr>
              <w:t>(Tiller, Busse et al. 2009)</w:t>
            </w:r>
            <w:r w:rsidRPr="00912897">
              <w:rPr>
                <w:rFonts w:ascii="Arial" w:hAnsi="Arial" w:cs="Arial"/>
              </w:rPr>
              <w:fldChar w:fldCharType="end"/>
            </w:r>
          </w:p>
        </w:tc>
      </w:tr>
    </w:tbl>
    <w:p w14:paraId="6FCD241B" w14:textId="735E8EE7" w:rsidR="005677DA" w:rsidRPr="00771CF4" w:rsidRDefault="00272E6B">
      <w:pPr>
        <w:rPr>
          <w:rFonts w:ascii="Arial" w:hAnsi="Arial" w:cs="Arial"/>
          <w:sz w:val="22"/>
          <w:szCs w:val="22"/>
        </w:rPr>
      </w:pPr>
      <w:r w:rsidRPr="00771CF4">
        <w:rPr>
          <w:rFonts w:ascii="Arial" w:hAnsi="Arial" w:cs="Arial"/>
          <w:sz w:val="22"/>
          <w:szCs w:val="22"/>
          <w:vertAlign w:val="superscript"/>
        </w:rPr>
        <w:t>a</w:t>
      </w:r>
      <w:r w:rsidRPr="00771CF4">
        <w:rPr>
          <w:rFonts w:ascii="Arial" w:hAnsi="Arial" w:cs="Arial"/>
          <w:sz w:val="22"/>
          <w:szCs w:val="22"/>
          <w:lang w:val="en-US"/>
        </w:rPr>
        <w:t>According</w:t>
      </w:r>
      <w:r w:rsidRPr="00771CF4">
        <w:rPr>
          <w:rFonts w:ascii="Arial" w:hAnsi="Arial" w:cs="Arial"/>
          <w:sz w:val="22"/>
          <w:szCs w:val="22"/>
        </w:rPr>
        <w:t xml:space="preserve"> to The International Union of </w:t>
      </w:r>
      <w:proofErr w:type="spellStart"/>
      <w:r w:rsidRPr="00771CF4">
        <w:rPr>
          <w:rFonts w:ascii="Arial" w:hAnsi="Arial" w:cs="Arial"/>
          <w:sz w:val="22"/>
          <w:szCs w:val="22"/>
        </w:rPr>
        <w:t>Pure</w:t>
      </w:r>
      <w:proofErr w:type="spellEnd"/>
      <w:r w:rsidRPr="00771CF4">
        <w:rPr>
          <w:rFonts w:ascii="Arial" w:hAnsi="Arial" w:cs="Arial"/>
          <w:sz w:val="22"/>
          <w:szCs w:val="22"/>
        </w:rPr>
        <w:t xml:space="preserve"> and Applied </w:t>
      </w:r>
      <w:proofErr w:type="spellStart"/>
      <w:r w:rsidRPr="00771CF4">
        <w:rPr>
          <w:rFonts w:ascii="Arial" w:hAnsi="Arial" w:cs="Arial"/>
          <w:sz w:val="22"/>
          <w:szCs w:val="22"/>
        </w:rPr>
        <w:t>Chemistry</w:t>
      </w:r>
      <w:proofErr w:type="spellEnd"/>
      <w:r w:rsidRPr="00771CF4">
        <w:rPr>
          <w:rFonts w:ascii="Arial" w:hAnsi="Arial" w:cs="Arial"/>
          <w:sz w:val="22"/>
          <w:szCs w:val="22"/>
        </w:rPr>
        <w:t xml:space="preserve"> (IUPAC): K = G </w:t>
      </w:r>
      <w:proofErr w:type="spellStart"/>
      <w:r w:rsidRPr="00771CF4">
        <w:rPr>
          <w:rFonts w:ascii="Arial" w:hAnsi="Arial" w:cs="Arial"/>
          <w:sz w:val="22"/>
          <w:szCs w:val="22"/>
        </w:rPr>
        <w:t>or</w:t>
      </w:r>
      <w:proofErr w:type="spellEnd"/>
      <w:r w:rsidRPr="00771CF4">
        <w:rPr>
          <w:rFonts w:ascii="Arial" w:hAnsi="Arial" w:cs="Arial"/>
          <w:sz w:val="22"/>
          <w:szCs w:val="22"/>
        </w:rPr>
        <w:t xml:space="preserve"> T, Y = C </w:t>
      </w:r>
      <w:proofErr w:type="spellStart"/>
      <w:r w:rsidRPr="00771CF4">
        <w:rPr>
          <w:rFonts w:ascii="Arial" w:hAnsi="Arial" w:cs="Arial"/>
          <w:sz w:val="22"/>
          <w:szCs w:val="22"/>
        </w:rPr>
        <w:t>or</w:t>
      </w:r>
      <w:proofErr w:type="spellEnd"/>
      <w:r w:rsidRPr="00771CF4">
        <w:rPr>
          <w:rFonts w:ascii="Arial" w:hAnsi="Arial" w:cs="Arial"/>
          <w:sz w:val="22"/>
          <w:szCs w:val="22"/>
        </w:rPr>
        <w:t xml:space="preserve"> T, R = A </w:t>
      </w:r>
      <w:proofErr w:type="spellStart"/>
      <w:r w:rsidRPr="00771CF4">
        <w:rPr>
          <w:rFonts w:ascii="Arial" w:hAnsi="Arial" w:cs="Arial"/>
          <w:sz w:val="22"/>
          <w:szCs w:val="22"/>
        </w:rPr>
        <w:t>or</w:t>
      </w:r>
      <w:proofErr w:type="spellEnd"/>
      <w:r w:rsidRPr="00771CF4">
        <w:rPr>
          <w:rFonts w:ascii="Arial" w:hAnsi="Arial" w:cs="Arial"/>
          <w:sz w:val="22"/>
          <w:szCs w:val="22"/>
        </w:rPr>
        <w:t xml:space="preserve"> G, M = A </w:t>
      </w:r>
      <w:proofErr w:type="spellStart"/>
      <w:r w:rsidRPr="00771CF4">
        <w:rPr>
          <w:rFonts w:ascii="Arial" w:hAnsi="Arial" w:cs="Arial"/>
          <w:sz w:val="22"/>
          <w:szCs w:val="22"/>
        </w:rPr>
        <w:t>or</w:t>
      </w:r>
      <w:proofErr w:type="spellEnd"/>
      <w:r w:rsidRPr="00771CF4">
        <w:rPr>
          <w:rFonts w:ascii="Arial" w:hAnsi="Arial" w:cs="Arial"/>
          <w:sz w:val="22"/>
          <w:szCs w:val="22"/>
        </w:rPr>
        <w:t xml:space="preserve"> C, S = G </w:t>
      </w:r>
      <w:proofErr w:type="spellStart"/>
      <w:r w:rsidRPr="00771CF4">
        <w:rPr>
          <w:rFonts w:ascii="Arial" w:hAnsi="Arial" w:cs="Arial"/>
          <w:sz w:val="22"/>
          <w:szCs w:val="22"/>
        </w:rPr>
        <w:t>or</w:t>
      </w:r>
      <w:proofErr w:type="spellEnd"/>
      <w:r w:rsidRPr="00771CF4">
        <w:rPr>
          <w:rFonts w:ascii="Arial" w:hAnsi="Arial" w:cs="Arial"/>
          <w:sz w:val="22"/>
          <w:szCs w:val="22"/>
        </w:rPr>
        <w:t xml:space="preserve"> C, W = A </w:t>
      </w:r>
      <w:proofErr w:type="spellStart"/>
      <w:r w:rsidRPr="00771CF4">
        <w:rPr>
          <w:rFonts w:ascii="Arial" w:hAnsi="Arial" w:cs="Arial"/>
          <w:sz w:val="22"/>
          <w:szCs w:val="22"/>
        </w:rPr>
        <w:t>or</w:t>
      </w:r>
      <w:proofErr w:type="spellEnd"/>
      <w:r w:rsidRPr="00771CF4">
        <w:rPr>
          <w:rFonts w:ascii="Arial" w:hAnsi="Arial" w:cs="Arial"/>
          <w:sz w:val="22"/>
          <w:szCs w:val="22"/>
        </w:rPr>
        <w:t xml:space="preserve"> T.</w:t>
      </w:r>
    </w:p>
    <w:p w14:paraId="0D7E3DEE" w14:textId="77777777" w:rsidR="005677DA" w:rsidRPr="00912897" w:rsidRDefault="005677DA">
      <w:pPr>
        <w:rPr>
          <w:rFonts w:ascii="Arial" w:hAnsi="Arial" w:cs="Arial"/>
        </w:rPr>
      </w:pPr>
    </w:p>
    <w:p w14:paraId="6AD2D722" w14:textId="77777777" w:rsidR="007021AF" w:rsidRPr="00912897" w:rsidRDefault="005677DA" w:rsidP="007021AF">
      <w:pPr>
        <w:pStyle w:val="EndNoteBibliography"/>
        <w:rPr>
          <w:rFonts w:ascii="Arial" w:hAnsi="Arial" w:cs="Arial"/>
          <w:noProof/>
        </w:rPr>
      </w:pPr>
      <w:r w:rsidRPr="00912897">
        <w:rPr>
          <w:rFonts w:ascii="Arial" w:hAnsi="Arial" w:cs="Arial"/>
        </w:rPr>
        <w:fldChar w:fldCharType="begin"/>
      </w:r>
      <w:r w:rsidRPr="00912897">
        <w:rPr>
          <w:rFonts w:ascii="Arial" w:hAnsi="Arial" w:cs="Arial"/>
        </w:rPr>
        <w:instrText xml:space="preserve"> ADDIN EN.REFLIST </w:instrText>
      </w:r>
      <w:r w:rsidRPr="00912897">
        <w:rPr>
          <w:rFonts w:ascii="Arial" w:hAnsi="Arial" w:cs="Arial"/>
        </w:rPr>
        <w:fldChar w:fldCharType="separate"/>
      </w:r>
      <w:r w:rsidR="007021AF" w:rsidRPr="00912897">
        <w:rPr>
          <w:rFonts w:ascii="Arial" w:hAnsi="Arial" w:cs="Arial"/>
          <w:noProof/>
        </w:rPr>
        <w:t xml:space="preserve">Tiller, T., C. E. Busse and H. Wardemann (2009). "Cloning and expression of murine Ig genes from single B cells." </w:t>
      </w:r>
      <w:r w:rsidR="007021AF" w:rsidRPr="00912897">
        <w:rPr>
          <w:rFonts w:ascii="Arial" w:hAnsi="Arial" w:cs="Arial"/>
          <w:noProof/>
          <w:u w:val="single"/>
        </w:rPr>
        <w:t>J Immunol Methods</w:t>
      </w:r>
      <w:r w:rsidR="007021AF" w:rsidRPr="00912897">
        <w:rPr>
          <w:rFonts w:ascii="Arial" w:hAnsi="Arial" w:cs="Arial"/>
          <w:noProof/>
        </w:rPr>
        <w:t xml:space="preserve"> </w:t>
      </w:r>
      <w:r w:rsidR="007021AF" w:rsidRPr="00912897">
        <w:rPr>
          <w:rFonts w:ascii="Arial" w:hAnsi="Arial" w:cs="Arial"/>
          <w:b/>
          <w:noProof/>
        </w:rPr>
        <w:t>350</w:t>
      </w:r>
      <w:r w:rsidR="007021AF" w:rsidRPr="00912897">
        <w:rPr>
          <w:rFonts w:ascii="Arial" w:hAnsi="Arial" w:cs="Arial"/>
          <w:noProof/>
        </w:rPr>
        <w:t>(1-2): 183-193.</w:t>
      </w:r>
    </w:p>
    <w:p w14:paraId="6803B733" w14:textId="09A396EC" w:rsidR="00CC2CB7" w:rsidRPr="00912897" w:rsidRDefault="005677DA">
      <w:pPr>
        <w:rPr>
          <w:rFonts w:ascii="Arial" w:hAnsi="Arial" w:cs="Arial"/>
        </w:rPr>
      </w:pPr>
      <w:r w:rsidRPr="00912897">
        <w:rPr>
          <w:rFonts w:ascii="Arial" w:hAnsi="Arial" w:cs="Arial"/>
        </w:rPr>
        <w:fldChar w:fldCharType="end"/>
      </w:r>
      <w:proofErr w:type="spellStart"/>
      <w:r w:rsidR="00272E6B">
        <w:rPr>
          <w:rFonts w:ascii="Arial" w:hAnsi="Arial" w:cs="Arial"/>
        </w:rPr>
        <w:t>Table</w:t>
      </w:r>
      <w:proofErr w:type="spellEnd"/>
      <w:r w:rsidR="00272E6B">
        <w:rPr>
          <w:rFonts w:ascii="Arial" w:hAnsi="Arial" w:cs="Arial"/>
        </w:rPr>
        <w:t xml:space="preserve"> S3</w:t>
      </w:r>
    </w:p>
    <w:sectPr w:rsidR="00CC2CB7" w:rsidRPr="00912897" w:rsidSect="00912897">
      <w:pgSz w:w="15840" w:h="12240" w:orient="landscape"/>
      <w:pgMar w:top="1170" w:right="1170" w:bottom="72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doNotDisplayPageBoundaries/>
  <w:embedSystemFonts/>
  <w:proofState w:spelling="clean" w:grammar="clean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0szp0toxww5fetaauv0tte2s9fsza5rzpw&quot;&gt;My EndNote Library&lt;record-ids&gt;&lt;item&gt;11&lt;/item&gt;&lt;/record-ids&gt;&lt;/item&gt;&lt;/Libraries&gt;"/>
  </w:docVars>
  <w:rsids>
    <w:rsidRoot w:val="00427418"/>
    <w:rsid w:val="00050521"/>
    <w:rsid w:val="0019251C"/>
    <w:rsid w:val="001E4F98"/>
    <w:rsid w:val="001F5DAD"/>
    <w:rsid w:val="00272E6B"/>
    <w:rsid w:val="002F6CA0"/>
    <w:rsid w:val="00341AF3"/>
    <w:rsid w:val="00427418"/>
    <w:rsid w:val="00461DF7"/>
    <w:rsid w:val="004C7B6F"/>
    <w:rsid w:val="005572AF"/>
    <w:rsid w:val="005677DA"/>
    <w:rsid w:val="00593008"/>
    <w:rsid w:val="00621AE3"/>
    <w:rsid w:val="007021AF"/>
    <w:rsid w:val="00771CF4"/>
    <w:rsid w:val="00797D64"/>
    <w:rsid w:val="007E4A98"/>
    <w:rsid w:val="008F53CF"/>
    <w:rsid w:val="00912897"/>
    <w:rsid w:val="0093767B"/>
    <w:rsid w:val="00B64DF6"/>
    <w:rsid w:val="00C57F72"/>
    <w:rsid w:val="00C7700C"/>
    <w:rsid w:val="00CC2CB7"/>
    <w:rsid w:val="00D21C2D"/>
    <w:rsid w:val="00E80DCA"/>
    <w:rsid w:val="00EC38A9"/>
    <w:rsid w:val="00F21B3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31D4514"/>
  <w15:docId w15:val="{3654EC87-690F-2F46-818D-0803394B39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41AF3"/>
    <w:rPr>
      <w:rFonts w:ascii="Times New Roman" w:eastAsia="Times New Roman" w:hAnsi="Times New Roman" w:cs="Times New Roman"/>
      <w:lang w:val="pl-PL" w:eastAsia="pl-P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2741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5677DA"/>
    <w:pPr>
      <w:jc w:val="center"/>
    </w:pPr>
  </w:style>
  <w:style w:type="paragraph" w:customStyle="1" w:styleId="EndNoteBibliography">
    <w:name w:val="EndNote Bibliography"/>
    <w:basedOn w:val="Normal"/>
    <w:rsid w:val="005677D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4090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997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6254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9680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50155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16350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099353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585166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504881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077690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7427261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7514000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1057426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519221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3120598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5042102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8036180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9451617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65175963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12299459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58635455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04340254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5896</Words>
  <Characters>33611</Characters>
  <Application>Microsoft Office Word</Application>
  <DocSecurity>0</DocSecurity>
  <Lines>280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ka Zelazowska</dc:creator>
  <cp:keywords/>
  <dc:description/>
  <cp:lastModifiedBy>Microsoft Office User</cp:lastModifiedBy>
  <cp:revision>4</cp:revision>
  <cp:lastPrinted>2018-11-27T19:43:00Z</cp:lastPrinted>
  <dcterms:created xsi:type="dcterms:W3CDTF">2018-11-27T19:43:00Z</dcterms:created>
  <dcterms:modified xsi:type="dcterms:W3CDTF">2019-04-26T04:18:00Z</dcterms:modified>
</cp:coreProperties>
</file>